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3E982E5" w14:textId="59FC410D" w:rsidR="00E81978" w:rsidRDefault="00E767B2">
      <w:pPr>
        <w:pStyle w:val="Title"/>
      </w:pPr>
      <w:r>
        <w:t>Becoming Successful</w:t>
      </w:r>
    </w:p>
    <w:p w14:paraId="204F5273" w14:textId="4789D582" w:rsidR="00B823AA" w:rsidRDefault="000B50A6" w:rsidP="00B823AA">
      <w:pPr>
        <w:pStyle w:val="Title2"/>
      </w:pPr>
      <w:r>
        <w:t>[Author’s name]</w:t>
      </w:r>
    </w:p>
    <w:p w14:paraId="0DD0BE63" w14:textId="4430DC9F" w:rsidR="001B3B0B" w:rsidRDefault="00DC6C05" w:rsidP="00B823AA">
      <w:pPr>
        <w:pStyle w:val="Title2"/>
      </w:pPr>
      <w:r>
        <w:t>[Institute’s name]</w:t>
      </w:r>
    </w:p>
    <w:p w14:paraId="1E1AD5A7" w14:textId="16121037" w:rsidR="00E81978" w:rsidRDefault="00E81978" w:rsidP="00B823AA">
      <w:pPr>
        <w:pStyle w:val="Title2"/>
      </w:pPr>
    </w:p>
    <w:p w14:paraId="06833346" w14:textId="2466220F" w:rsidR="00E81978" w:rsidRDefault="00E81978">
      <w:pPr>
        <w:pStyle w:val="Title"/>
      </w:pPr>
    </w:p>
    <w:p w14:paraId="7252C278" w14:textId="290A6AC8" w:rsidR="00A345C6" w:rsidRDefault="00A345C6" w:rsidP="00B823AA">
      <w:pPr>
        <w:pStyle w:val="Title2"/>
      </w:pPr>
    </w:p>
    <w:p w14:paraId="6BFB5EB7" w14:textId="77777777" w:rsidR="00A345C6" w:rsidRDefault="00A345C6">
      <w:r>
        <w:br w:type="page"/>
      </w:r>
    </w:p>
    <w:p w14:paraId="256D8CB1" w14:textId="3815890C" w:rsidR="00E81978" w:rsidRDefault="00334B5B" w:rsidP="00B823AA">
      <w:pPr>
        <w:pStyle w:val="Title2"/>
      </w:pPr>
      <w:r>
        <w:lastRenderedPageBreak/>
        <w:t>Becoming Successful</w:t>
      </w:r>
    </w:p>
    <w:p w14:paraId="2D3750FA" w14:textId="60CAF9F1" w:rsidR="00D25AA8" w:rsidRDefault="00D25AA8" w:rsidP="00B823AA">
      <w:pPr>
        <w:pStyle w:val="Title2"/>
        <w:rPr>
          <w:b/>
          <w:bCs/>
        </w:rPr>
      </w:pPr>
      <w:r w:rsidRPr="00B20603">
        <w:rPr>
          <w:b/>
          <w:bCs/>
        </w:rPr>
        <w:t>Introduction</w:t>
      </w:r>
    </w:p>
    <w:p w14:paraId="65E379E0" w14:textId="77A37026" w:rsidR="000537DD" w:rsidRPr="009536A1" w:rsidRDefault="000537DD" w:rsidP="000537DD">
      <w:pPr>
        <w:pStyle w:val="Title2"/>
        <w:jc w:val="left"/>
      </w:pPr>
      <w:r w:rsidRPr="009536A1">
        <w:tab/>
      </w:r>
      <w:r w:rsidR="009536A1" w:rsidRPr="009536A1">
        <w:t xml:space="preserve">Becoming successful is </w:t>
      </w:r>
      <w:r w:rsidR="00CA0216">
        <w:t xml:space="preserve">the </w:t>
      </w:r>
      <w:r w:rsidR="009536A1" w:rsidRPr="009536A1">
        <w:t xml:space="preserve">ultimate objective of every individual </w:t>
      </w:r>
      <w:r w:rsidR="009536A1">
        <w:t xml:space="preserve">in this life that requires some great forms of effort and persistence. </w:t>
      </w:r>
      <w:r w:rsidR="002F0B83">
        <w:t xml:space="preserve">Undoubtedly, it is complex to </w:t>
      </w:r>
      <w:r w:rsidR="005C2288">
        <w:t xml:space="preserve">completely understand the true gist of success as people trying to become successful for their whole lives. </w:t>
      </w:r>
      <w:r w:rsidR="003A584D">
        <w:t xml:space="preserve">It is essential </w:t>
      </w:r>
      <w:r w:rsidR="00936C19">
        <w:t xml:space="preserve">to find out and implement essential skills that help people to achieve the objective of success in life. </w:t>
      </w:r>
      <w:r w:rsidR="00BC2209">
        <w:t xml:space="preserve">It is important to follow different life skills according to the need of the situation to obtain </w:t>
      </w:r>
      <w:r w:rsidR="00CA0216">
        <w:t xml:space="preserve">the </w:t>
      </w:r>
      <w:r w:rsidR="00BC2209">
        <w:t>desired level of success in life</w:t>
      </w:r>
      <w:r w:rsidR="00214A23">
        <w:t xml:space="preserve"> </w:t>
      </w:r>
      <w:r w:rsidR="00214A23">
        <w:fldChar w:fldCharType="begin"/>
      </w:r>
      <w:r w:rsidR="00214A23">
        <w:instrText xml:space="preserve"> ADDIN ZOTERO_ITEM CSL_CITATION {"citationID":"GCdjUNGb","properties":{"formattedCitation":"(Explorist, 2019)","plainCitation":"(Explorist, 2019)","noteIndex":0},"citationItems":[{"id":1749,"uris":["http://zotero.org/users/local/7Hi3kAOD/items/T94MFJYE"],"uri":["http://zotero.org/users/local/7Hi3kAOD/items/T94MFJYE"],"itemData":{"id":1749,"type":"motion_picture","dimensions":"8:38","language":"English","title":"Top 10 Skills for Success in Any Career","author":[{"family":"Explorist","given":""}],"issued":{"date-parts":[["2019"]]}}}],"schema":"https://github.com/citation-style-language/schema/raw/master/csl-citation.json"} </w:instrText>
      </w:r>
      <w:r w:rsidR="00214A23">
        <w:fldChar w:fldCharType="separate"/>
      </w:r>
      <w:r w:rsidR="00214A23" w:rsidRPr="00214A23">
        <w:rPr>
          <w:rFonts w:ascii="Times New Roman" w:hAnsi="Times New Roman" w:cs="Times New Roman"/>
        </w:rPr>
        <w:t>(</w:t>
      </w:r>
      <w:proofErr w:type="spellStart"/>
      <w:r w:rsidR="00214A23" w:rsidRPr="00214A23">
        <w:rPr>
          <w:rFonts w:ascii="Times New Roman" w:hAnsi="Times New Roman" w:cs="Times New Roman"/>
        </w:rPr>
        <w:t>Explorist</w:t>
      </w:r>
      <w:proofErr w:type="spellEnd"/>
      <w:r w:rsidR="00214A23" w:rsidRPr="00214A23">
        <w:rPr>
          <w:rFonts w:ascii="Times New Roman" w:hAnsi="Times New Roman" w:cs="Times New Roman"/>
        </w:rPr>
        <w:t>, 2019)</w:t>
      </w:r>
      <w:r w:rsidR="00214A23">
        <w:fldChar w:fldCharType="end"/>
      </w:r>
      <w:r w:rsidR="00BC2209">
        <w:t xml:space="preserve">. </w:t>
      </w:r>
      <w:r w:rsidR="009C1353">
        <w:t xml:space="preserve">As the general rule, the phenomenon of success is illustrated as </w:t>
      </w:r>
      <w:r w:rsidR="00CA0216">
        <w:t xml:space="preserve">the </w:t>
      </w:r>
      <w:r w:rsidR="00B91200">
        <w:t>accomplishment of desired ideas and planned objectives</w:t>
      </w:r>
      <w:r w:rsidR="00B61B8D">
        <w:t xml:space="preserve"> in life</w:t>
      </w:r>
      <w:r w:rsidR="00B91200">
        <w:t xml:space="preserve"> by following </w:t>
      </w:r>
      <w:r w:rsidR="00B61B8D">
        <w:t xml:space="preserve">significant elements that lead to the efficacious path. </w:t>
      </w:r>
    </w:p>
    <w:p w14:paraId="29020E8E" w14:textId="4C438A5F" w:rsidR="00D25AA8" w:rsidRDefault="00D25AA8" w:rsidP="00B823AA">
      <w:pPr>
        <w:pStyle w:val="Title2"/>
        <w:rPr>
          <w:b/>
          <w:bCs/>
        </w:rPr>
      </w:pPr>
      <w:r w:rsidRPr="00B20603">
        <w:rPr>
          <w:b/>
          <w:bCs/>
        </w:rPr>
        <w:t>Discussion</w:t>
      </w:r>
    </w:p>
    <w:p w14:paraId="3A2D698F" w14:textId="729142C3" w:rsidR="00A266EE" w:rsidRDefault="00E10DBA" w:rsidP="00E10DBA">
      <w:pPr>
        <w:pStyle w:val="Title2"/>
        <w:jc w:val="left"/>
      </w:pPr>
      <w:r>
        <w:rPr>
          <w:b/>
          <w:bCs/>
        </w:rPr>
        <w:tab/>
      </w:r>
      <w:r w:rsidR="005820DC" w:rsidRPr="005820DC">
        <w:t xml:space="preserve">A critical consideration of different life skills is </w:t>
      </w:r>
      <w:r w:rsidR="00CA0216">
        <w:t>a crucial</w:t>
      </w:r>
      <w:r w:rsidR="005820DC" w:rsidRPr="005820DC">
        <w:t xml:space="preserve"> step for individuals to achieve the goal of success in life. </w:t>
      </w:r>
      <w:r w:rsidR="00F63E2B">
        <w:t>The wide-ranging prospect of life skills can be observed in case of different elements that guarantee the prospect of success.</w:t>
      </w:r>
      <w:r w:rsidR="0062738A">
        <w:t xml:space="preserve"> </w:t>
      </w:r>
      <w:r w:rsidR="00A67995">
        <w:t>Former research studies explicitly indicate</w:t>
      </w:r>
      <w:r w:rsidR="00AD1EC3">
        <w:t>d</w:t>
      </w:r>
      <w:r w:rsidR="00A67995">
        <w:t xml:space="preserve"> that </w:t>
      </w:r>
      <w:r w:rsidR="00CA0216">
        <w:t xml:space="preserve">the </w:t>
      </w:r>
      <w:r w:rsidR="00A67995">
        <w:t xml:space="preserve">adoption of life skills is necessary </w:t>
      </w:r>
      <w:r w:rsidR="00CA0216">
        <w:t xml:space="preserve">to </w:t>
      </w:r>
      <w:r w:rsidR="00A67995">
        <w:t xml:space="preserve">condition for </w:t>
      </w:r>
      <w:r w:rsidR="00A20EE3">
        <w:t xml:space="preserve">people to meet the desired objectives of educational and occupational success in life. </w:t>
      </w:r>
      <w:r w:rsidR="00AD1EC3">
        <w:t>The pra</w:t>
      </w:r>
      <w:r w:rsidR="00DC456E">
        <w:t xml:space="preserve">ctical domain of life skills can be observed in many different forms such as the </w:t>
      </w:r>
      <w:r w:rsidR="00E76330">
        <w:t>prospects of conscientiousness, emotional stability, determination, control, and required optimism in life</w:t>
      </w:r>
      <w:r w:rsidR="001E0C13">
        <w:t xml:space="preserve"> </w:t>
      </w:r>
      <w:r w:rsidR="001E0C13">
        <w:fldChar w:fldCharType="begin"/>
      </w:r>
      <w:r w:rsidR="001E0C13">
        <w:instrText xml:space="preserve"> ADDIN ZOTERO_ITEM CSL_CITATION {"citationID":"ABl2x9kk","properties":{"formattedCitation":"(Steptoe &amp; Wardle, 2017)","plainCitation":"(Steptoe &amp; Wardle, 2017)","noteIndex":0},"citationItems":[{"id":1746,"uris":["http://zotero.org/users/local/7Hi3kAOD/items/WD8DWE2Z"],"uri":["http://zotero.org/users/local/7Hi3kAOD/items/WD8DWE2Z"],"itemData":{"id":1746,"type":"article-journal","container-title":"Proceedings of the National Academy of Sciences","issue":"17","page":"4354-4359","title":"Life skills, wealth, health, and wellbeing in later life","volume":"114","author":[{"family":"Steptoe","given":"Andrew"},{"family":"Wardle","given":"Jane"}],"issued":{"date-parts":[["2017"]]}}}],"schema":"https://github.com/citation-style-language/schema/raw/master/csl-citation.json"} </w:instrText>
      </w:r>
      <w:r w:rsidR="001E0C13">
        <w:fldChar w:fldCharType="separate"/>
      </w:r>
      <w:r w:rsidR="001E0C13" w:rsidRPr="001E0C13">
        <w:rPr>
          <w:rFonts w:ascii="Times New Roman" w:hAnsi="Times New Roman" w:cs="Times New Roman"/>
        </w:rPr>
        <w:t>(Steptoe &amp; Wardle, 2017)</w:t>
      </w:r>
      <w:r w:rsidR="001E0C13">
        <w:fldChar w:fldCharType="end"/>
      </w:r>
      <w:r w:rsidR="00E76330">
        <w:t xml:space="preserve">. </w:t>
      </w:r>
      <w:r w:rsidR="00462B4F">
        <w:t xml:space="preserve">It is important for people to follow these parameters of life skills to get </w:t>
      </w:r>
      <w:r w:rsidR="00CA0216">
        <w:t xml:space="preserve">the </w:t>
      </w:r>
      <w:r w:rsidR="00462B4F">
        <w:t xml:space="preserve">desired level of success in the forms of wealth, health, and overall well-being in life. </w:t>
      </w:r>
    </w:p>
    <w:p w14:paraId="56203A00" w14:textId="0782A5AF" w:rsidR="00E10DBA" w:rsidRDefault="00A266EE" w:rsidP="00E10DBA">
      <w:pPr>
        <w:pStyle w:val="Title2"/>
        <w:jc w:val="left"/>
      </w:pPr>
      <w:r>
        <w:tab/>
      </w:r>
      <w:r w:rsidR="00CA0216">
        <w:t>The c</w:t>
      </w:r>
      <w:r w:rsidR="007551EE">
        <w:t xml:space="preserve">reation of </w:t>
      </w:r>
      <w:r w:rsidR="00CA0216">
        <w:t xml:space="preserve">the </w:t>
      </w:r>
      <w:r w:rsidR="007551EE">
        <w:t xml:space="preserve">desired level of success in life requires </w:t>
      </w:r>
      <w:r w:rsidR="00CA0216">
        <w:t xml:space="preserve">the </w:t>
      </w:r>
      <w:r w:rsidR="007551EE">
        <w:t xml:space="preserve">use of </w:t>
      </w:r>
      <w:r w:rsidR="00CA0216">
        <w:t xml:space="preserve">the </w:t>
      </w:r>
      <w:r w:rsidR="007551EE">
        <w:t xml:space="preserve">right life skills at the right time to </w:t>
      </w:r>
      <w:r w:rsidR="00180BF0">
        <w:t xml:space="preserve">grab the opportunity of success. </w:t>
      </w:r>
      <w:r w:rsidR="00E920A2">
        <w:t xml:space="preserve">Focus and self-control are recognized as </w:t>
      </w:r>
      <w:r w:rsidR="000C69F7">
        <w:t xml:space="preserve">necessary conditions when it comes to </w:t>
      </w:r>
      <w:r w:rsidR="00CA0216">
        <w:t xml:space="preserve">the </w:t>
      </w:r>
      <w:r w:rsidR="000C69F7">
        <w:t xml:space="preserve">adoption of suitable skills necessary to achieve </w:t>
      </w:r>
      <w:r w:rsidR="000C69F7">
        <w:lastRenderedPageBreak/>
        <w:t xml:space="preserve">success in life. </w:t>
      </w:r>
      <w:r w:rsidR="004D4E29">
        <w:t xml:space="preserve">Undoubtedly, it is important for people to have </w:t>
      </w:r>
      <w:r w:rsidR="00CA0216">
        <w:t xml:space="preserve">a </w:t>
      </w:r>
      <w:r w:rsidR="004D4E29">
        <w:t xml:space="preserve">clear understanding that what they </w:t>
      </w:r>
      <w:r w:rsidR="006B7375">
        <w:t>want</w:t>
      </w:r>
      <w:r w:rsidR="004D4E29">
        <w:t xml:space="preserve"> to achieve in life in the form of success. </w:t>
      </w:r>
      <w:r w:rsidR="006B7375">
        <w:t xml:space="preserve">Individuals need to be clear and focused about </w:t>
      </w:r>
      <w:r w:rsidR="00F10285">
        <w:t xml:space="preserve">their aspirations in life to obtain the desired level of success. </w:t>
      </w:r>
      <w:r w:rsidR="00F1771D">
        <w:t xml:space="preserve">Furthermore, self-control is recognized as </w:t>
      </w:r>
      <w:r w:rsidR="00BF2EFB">
        <w:t xml:space="preserve">a </w:t>
      </w:r>
      <w:r w:rsidR="00F1771D">
        <w:t xml:space="preserve">necessary element or life skill to ensure </w:t>
      </w:r>
      <w:r w:rsidR="00BF2EFB">
        <w:t xml:space="preserve">the </w:t>
      </w:r>
      <w:r w:rsidR="00F1771D">
        <w:t>desired form of success in life.</w:t>
      </w:r>
      <w:r w:rsidR="00807768">
        <w:t xml:space="preserve"> The prospect of self-control identified as the thinking skills that help individuals to control their</w:t>
      </w:r>
      <w:r w:rsidR="00F869C1">
        <w:t xml:space="preserve"> attitudes and feelings to formulate suitable decisions </w:t>
      </w:r>
      <w:r w:rsidR="00BF2EFB">
        <w:t xml:space="preserve">in diverse </w:t>
      </w:r>
      <w:r w:rsidR="00F869C1">
        <w:t>situation</w:t>
      </w:r>
      <w:r w:rsidR="00BF2EFB">
        <w:t>s</w:t>
      </w:r>
      <w:r w:rsidR="003A760C">
        <w:t xml:space="preserve"> </w:t>
      </w:r>
      <w:r w:rsidR="003A760C">
        <w:fldChar w:fldCharType="begin"/>
      </w:r>
      <w:r w:rsidR="003A760C">
        <w:instrText xml:space="preserve"> ADDIN ZOTERO_ITEM CSL_CITATION {"citationID":"2qkscNGD","properties":{"formattedCitation":"(Nasheeda et al., 2019)","plainCitation":"(Nasheeda et al., 2019)","noteIndex":0},"citationItems":[{"id":1747,"uris":["http://zotero.org/users/local/7Hi3kAOD/items/N2QU4P3D"],"uri":["http://zotero.org/users/local/7Hi3kAOD/items/N2QU4P3D"],"itemData":{"id":1747,"type":"article-journal","container-title":"International Journal of Adolescence and Youth","issue":"3","page":"362-379","title":"A narrative systematic review of life skills education: effectiveness, research gaps and priorities","volume":"24","author":[{"family":"Nasheeda","given":"Aishath"},{"family":"Abdullah","given":"Haslinda Binti"},{"family":"Krauss","given":"Steven Eric"},{"family":"Ahmed","given":"Nobaya Binti"}],"issued":{"date-parts":[["2019"]]}}}],"schema":"https://github.com/citation-style-language/schema/raw/master/csl-citation.json"} </w:instrText>
      </w:r>
      <w:r w:rsidR="003A760C">
        <w:fldChar w:fldCharType="separate"/>
      </w:r>
      <w:r w:rsidR="003A760C" w:rsidRPr="003A760C">
        <w:rPr>
          <w:rFonts w:ascii="Times New Roman" w:hAnsi="Times New Roman" w:cs="Times New Roman"/>
        </w:rPr>
        <w:t>(</w:t>
      </w:r>
      <w:proofErr w:type="spellStart"/>
      <w:r w:rsidR="003A760C" w:rsidRPr="003A760C">
        <w:rPr>
          <w:rFonts w:ascii="Times New Roman" w:hAnsi="Times New Roman" w:cs="Times New Roman"/>
        </w:rPr>
        <w:t>Nasheeda</w:t>
      </w:r>
      <w:proofErr w:type="spellEnd"/>
      <w:r w:rsidR="003A760C" w:rsidRPr="003A760C">
        <w:rPr>
          <w:rFonts w:ascii="Times New Roman" w:hAnsi="Times New Roman" w:cs="Times New Roman"/>
        </w:rPr>
        <w:t xml:space="preserve"> et al., 2019)</w:t>
      </w:r>
      <w:r w:rsidR="003A760C">
        <w:fldChar w:fldCharType="end"/>
      </w:r>
      <w:r w:rsidR="00F869C1">
        <w:t xml:space="preserve">. </w:t>
      </w:r>
      <w:r w:rsidR="00091884">
        <w:t xml:space="preserve">The facet of self-control is also suitable to correctly apprehends the </w:t>
      </w:r>
      <w:r w:rsidR="003E1583">
        <w:t xml:space="preserve">phenomenon of diversity and connect with different people to gain </w:t>
      </w:r>
      <w:r w:rsidR="00BF2EFB">
        <w:t xml:space="preserve">a </w:t>
      </w:r>
      <w:r w:rsidR="003E1583">
        <w:t xml:space="preserve">better form of </w:t>
      </w:r>
      <w:r w:rsidR="00BF2EFB">
        <w:t xml:space="preserve">a </w:t>
      </w:r>
      <w:r w:rsidR="003E1583">
        <w:t xml:space="preserve">successful life. </w:t>
      </w:r>
    </w:p>
    <w:p w14:paraId="7B49C2C1" w14:textId="1EBC2646" w:rsidR="001226BF" w:rsidRDefault="001226BF" w:rsidP="00E10DBA">
      <w:pPr>
        <w:pStyle w:val="Title2"/>
        <w:jc w:val="left"/>
      </w:pPr>
      <w:r>
        <w:tab/>
      </w:r>
      <w:r w:rsidR="000852C0">
        <w:t xml:space="preserve">Adoption of different personal, cognitive, and social skills is </w:t>
      </w:r>
      <w:r w:rsidR="00A41A42">
        <w:t xml:space="preserve">an </w:t>
      </w:r>
      <w:r w:rsidR="000852C0">
        <w:t xml:space="preserve">obligatory condition to handle life challenges and achieve </w:t>
      </w:r>
      <w:r w:rsidR="00A41A42">
        <w:t xml:space="preserve">the </w:t>
      </w:r>
      <w:r w:rsidR="004D3220">
        <w:t xml:space="preserve">desired form of success. </w:t>
      </w:r>
      <w:r w:rsidR="00E725FB">
        <w:t xml:space="preserve">People need to have </w:t>
      </w:r>
      <w:r w:rsidR="00A41A42">
        <w:t xml:space="preserve">the </w:t>
      </w:r>
      <w:r w:rsidR="00E725FB">
        <w:t xml:space="preserve">correct use of life skills according to the requirement of </w:t>
      </w:r>
      <w:r w:rsidR="00A41A42">
        <w:t xml:space="preserve">the </w:t>
      </w:r>
      <w:r w:rsidR="00E725FB">
        <w:t xml:space="preserve">situation </w:t>
      </w:r>
      <w:r w:rsidR="00461754">
        <w:t xml:space="preserve">to ensure </w:t>
      </w:r>
      <w:r w:rsidR="00A41A42">
        <w:t xml:space="preserve">the </w:t>
      </w:r>
      <w:r w:rsidR="00461754">
        <w:t>attainment of positive mental health and well-being</w:t>
      </w:r>
      <w:r w:rsidR="00C0276C">
        <w:t xml:space="preserve"> </w:t>
      </w:r>
      <w:r w:rsidR="00C0276C">
        <w:fldChar w:fldCharType="begin"/>
      </w:r>
      <w:r w:rsidR="00C0276C">
        <w:instrText xml:space="preserve"> ADDIN ZOTERO_ITEM CSL_CITATION {"citationID":"tfW1DJN0","properties":{"formattedCitation":"(Sing, 2015)","plainCitation":"(Sing, 2015)","noteIndex":0},"citationItems":[{"id":1748,"uris":["http://zotero.org/users/local/7Hi3kAOD/items/MIRVKAG2"],"uri":["http://zotero.org/users/local/7Hi3kAOD/items/MIRVKAG2"],"itemData":{"id":1748,"type":"article-journal","container-title":"International Journal of Scientific Research: ResearchGate","title":"Strategies for development of life skills and global competencies","author":[{"family":"Sing","given":"Harshvardhan"}],"issued":{"date-parts":[["2015"]]}}}],"schema":"https://github.com/citation-style-language/schema/raw/master/csl-citation.json"} </w:instrText>
      </w:r>
      <w:r w:rsidR="00C0276C">
        <w:fldChar w:fldCharType="separate"/>
      </w:r>
      <w:r w:rsidR="00C0276C" w:rsidRPr="00C0276C">
        <w:rPr>
          <w:rFonts w:ascii="Times New Roman" w:hAnsi="Times New Roman" w:cs="Times New Roman"/>
        </w:rPr>
        <w:t>(Sing, 2015)</w:t>
      </w:r>
      <w:r w:rsidR="00C0276C">
        <w:fldChar w:fldCharType="end"/>
      </w:r>
      <w:r w:rsidR="00461754">
        <w:t xml:space="preserve">. Consideration of mental health and development is </w:t>
      </w:r>
      <w:r w:rsidR="00A41A42">
        <w:t xml:space="preserve">an </w:t>
      </w:r>
      <w:r w:rsidR="00461754">
        <w:t>essential condition to</w:t>
      </w:r>
      <w:r w:rsidR="00CE26F7">
        <w:t xml:space="preserve"> obtain and sustain success in life. </w:t>
      </w:r>
      <w:r w:rsidR="00437641">
        <w:t xml:space="preserve">It is important for individuals to remain positive in tough situations </w:t>
      </w:r>
      <w:r w:rsidR="00A41A42">
        <w:t xml:space="preserve">that </w:t>
      </w:r>
      <w:r w:rsidR="00437641">
        <w:t xml:space="preserve">appear in life and try to figure out the true perspective of success in life. </w:t>
      </w:r>
      <w:r w:rsidR="009228BD">
        <w:t>Risk</w:t>
      </w:r>
      <w:r w:rsidR="00A41A42">
        <w:t>-</w:t>
      </w:r>
      <w:r w:rsidR="009228BD">
        <w:t xml:space="preserve">taking is </w:t>
      </w:r>
      <w:r w:rsidR="00A41A42">
        <w:t xml:space="preserve">a </w:t>
      </w:r>
      <w:r w:rsidR="009228BD">
        <w:t>mandatory condition to achieve any form of success in life as people need to be positive and flexible about their path in life</w:t>
      </w:r>
      <w:r w:rsidR="00180326">
        <w:t xml:space="preserve"> </w:t>
      </w:r>
      <w:r w:rsidR="00180326">
        <w:fldChar w:fldCharType="begin"/>
      </w:r>
      <w:r w:rsidR="00180326">
        <w:instrText xml:space="preserve"> ADDIN ZOTERO_ITEM CSL_CITATION {"citationID":"bBX8hynn","properties":{"formattedCitation":"(Carmichael, 2017)","plainCitation":"(Carmichael, 2017)","noteIndex":0},"citationItems":[{"id":1750,"uris":["http://zotero.org/users/local/7Hi3kAOD/items/8PX857CC"],"uri":["http://zotero.org/users/local/7Hi3kAOD/items/8PX857CC"],"itemData":{"id":1750,"type":"motion_picture","dimensions":"20:35","language":"English","title":"10 Skills That are Hard to Learn, But Will Pay Off Foreever!","author":[{"family":"Carmichael","given":"Evan"}],"issued":{"date-parts":[["2017"]]}}}],"schema":"https://github.com/citation-style-language/schema/raw/master/csl-citation.json"} </w:instrText>
      </w:r>
      <w:r w:rsidR="00180326">
        <w:fldChar w:fldCharType="separate"/>
      </w:r>
      <w:r w:rsidR="00180326" w:rsidRPr="00180326">
        <w:rPr>
          <w:rFonts w:ascii="Times New Roman" w:hAnsi="Times New Roman" w:cs="Times New Roman"/>
        </w:rPr>
        <w:t>(Carmichael, 2017)</w:t>
      </w:r>
      <w:r w:rsidR="00180326">
        <w:fldChar w:fldCharType="end"/>
      </w:r>
      <w:r w:rsidR="009228BD">
        <w:t xml:space="preserve">. </w:t>
      </w:r>
      <w:r w:rsidR="00E20D7E">
        <w:t xml:space="preserve">It is suggested for people </w:t>
      </w:r>
      <w:r w:rsidR="00675CC9">
        <w:t>to challenge their competencies and abilities and enhance their horizon</w:t>
      </w:r>
      <w:r w:rsidR="00A41A42">
        <w:t>s</w:t>
      </w:r>
      <w:r w:rsidR="00675CC9">
        <w:t xml:space="preserve"> of success and development in life. </w:t>
      </w:r>
    </w:p>
    <w:p w14:paraId="1E6A8ADA" w14:textId="2F4C0E40" w:rsidR="00D25AA8" w:rsidRDefault="00D25AA8" w:rsidP="00682E64">
      <w:pPr>
        <w:pStyle w:val="Title2"/>
        <w:rPr>
          <w:b/>
          <w:bCs/>
        </w:rPr>
      </w:pPr>
      <w:r w:rsidRPr="00B20603">
        <w:rPr>
          <w:b/>
          <w:bCs/>
        </w:rPr>
        <w:t>Conclusion</w:t>
      </w:r>
    </w:p>
    <w:p w14:paraId="13CB6F1D" w14:textId="2B86E3EF" w:rsidR="003041B3" w:rsidRDefault="00682E64" w:rsidP="00682E64">
      <w:pPr>
        <w:pStyle w:val="Title2"/>
        <w:jc w:val="left"/>
      </w:pPr>
      <w:r w:rsidRPr="00682E64">
        <w:tab/>
        <w:t xml:space="preserve">To conclude the </w:t>
      </w:r>
      <w:r>
        <w:t xml:space="preserve">discussion on </w:t>
      </w:r>
      <w:r w:rsidR="00334E34">
        <w:t xml:space="preserve">the essential </w:t>
      </w:r>
      <w:r w:rsidR="00EA1779">
        <w:t xml:space="preserve">skills that require the individual to be successful in life, it is vital to mention that </w:t>
      </w:r>
      <w:r w:rsidR="00A41A42">
        <w:t xml:space="preserve">the </w:t>
      </w:r>
      <w:r w:rsidR="00EA1779">
        <w:t xml:space="preserve">application of </w:t>
      </w:r>
      <w:r w:rsidR="00A41A42">
        <w:t xml:space="preserve">a </w:t>
      </w:r>
      <w:r w:rsidR="00EA1779">
        <w:t xml:space="preserve">balanced perspective is </w:t>
      </w:r>
      <w:r w:rsidR="00A41A42">
        <w:t xml:space="preserve">the </w:t>
      </w:r>
      <w:r w:rsidR="00EA1779">
        <w:t xml:space="preserve">basic condition of success. </w:t>
      </w:r>
      <w:r w:rsidR="00BB1A5E">
        <w:t xml:space="preserve">It is important to remain positive and flexible to deal with life challenges and reach the desired level of success in life. </w:t>
      </w:r>
      <w:r w:rsidR="0092064C">
        <w:t xml:space="preserve">Consideration of social skills is also </w:t>
      </w:r>
      <w:r w:rsidR="00A41A42">
        <w:t xml:space="preserve">a </w:t>
      </w:r>
      <w:r w:rsidR="0092064C">
        <w:t xml:space="preserve">mandatory </w:t>
      </w:r>
      <w:r w:rsidR="0092064C">
        <w:lastRenderedPageBreak/>
        <w:t xml:space="preserve">condition for people to rank themselves as successful individuals in life by positively collaborating and communicating with others. </w:t>
      </w:r>
    </w:p>
    <w:p w14:paraId="70E30A82" w14:textId="77777777" w:rsidR="003041B3" w:rsidRDefault="003041B3">
      <w:r>
        <w:br w:type="page"/>
      </w:r>
    </w:p>
    <w:p w14:paraId="4DD62644" w14:textId="189C5E20" w:rsidR="00682E64" w:rsidRPr="003041B3" w:rsidRDefault="003041B3" w:rsidP="003041B3">
      <w:pPr>
        <w:pStyle w:val="Title2"/>
        <w:rPr>
          <w:b/>
          <w:bCs/>
        </w:rPr>
      </w:pPr>
      <w:r w:rsidRPr="003041B3">
        <w:rPr>
          <w:b/>
          <w:bCs/>
        </w:rPr>
        <w:lastRenderedPageBreak/>
        <w:t>References</w:t>
      </w:r>
      <w:bookmarkStart w:id="0" w:name="_GoBack"/>
      <w:bookmarkEnd w:id="0"/>
    </w:p>
    <w:p w14:paraId="3BAA6B23" w14:textId="4A877707" w:rsidR="003041B3" w:rsidRDefault="003041B3" w:rsidP="003041B3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3041B3">
        <w:rPr>
          <w:rFonts w:ascii="Times New Roman" w:hAnsi="Times New Roman" w:cs="Times New Roman"/>
        </w:rPr>
        <w:t xml:space="preserve">Carmichael, E. (2017). </w:t>
      </w:r>
      <w:r w:rsidRPr="003041B3">
        <w:rPr>
          <w:rFonts w:ascii="Times New Roman" w:hAnsi="Times New Roman" w:cs="Times New Roman"/>
          <w:i/>
          <w:iCs/>
        </w:rPr>
        <w:t xml:space="preserve">10 Skills That are Hard to Learn, But Will Pay Off </w:t>
      </w:r>
      <w:proofErr w:type="spellStart"/>
      <w:r w:rsidRPr="003041B3">
        <w:rPr>
          <w:rFonts w:ascii="Times New Roman" w:hAnsi="Times New Roman" w:cs="Times New Roman"/>
          <w:i/>
          <w:iCs/>
        </w:rPr>
        <w:t>Foreever</w:t>
      </w:r>
      <w:proofErr w:type="spellEnd"/>
      <w:r w:rsidRPr="003041B3">
        <w:rPr>
          <w:rFonts w:ascii="Times New Roman" w:hAnsi="Times New Roman" w:cs="Times New Roman"/>
          <w:i/>
          <w:iCs/>
        </w:rPr>
        <w:t>!</w:t>
      </w:r>
      <w:r>
        <w:rPr>
          <w:rFonts w:ascii="Times New Roman" w:hAnsi="Times New Roman" w:cs="Times New Roman"/>
          <w:i/>
          <w:iCs/>
        </w:rPr>
        <w:t xml:space="preserve"> </w:t>
      </w:r>
      <w:r w:rsidRPr="003041B3">
        <w:rPr>
          <w:rFonts w:ascii="Times New Roman" w:hAnsi="Times New Roman" w:cs="Times New Roman"/>
        </w:rPr>
        <w:t xml:space="preserve">Retrieved from: </w:t>
      </w:r>
    </w:p>
    <w:p w14:paraId="49EE292D" w14:textId="060B2AAD" w:rsidR="003041B3" w:rsidRPr="003041B3" w:rsidRDefault="003041B3" w:rsidP="003041B3">
      <w:hyperlink r:id="rId7" w:history="1">
        <w:r>
          <w:rPr>
            <w:rStyle w:val="Hyperlink"/>
          </w:rPr>
          <w:t>https://www.youtube.com/watch?v=2wPeC4CLkLU</w:t>
        </w:r>
      </w:hyperlink>
    </w:p>
    <w:p w14:paraId="235CA8B9" w14:textId="77777777" w:rsidR="003041B3" w:rsidRDefault="003041B3" w:rsidP="003041B3">
      <w:pPr>
        <w:pStyle w:val="Bibliography"/>
        <w:ind w:left="0" w:firstLine="0"/>
        <w:rPr>
          <w:rFonts w:ascii="Times New Roman" w:hAnsi="Times New Roman" w:cs="Times New Roman"/>
        </w:rPr>
      </w:pPr>
      <w:proofErr w:type="spellStart"/>
      <w:r w:rsidRPr="003041B3">
        <w:rPr>
          <w:rFonts w:ascii="Times New Roman" w:hAnsi="Times New Roman" w:cs="Times New Roman"/>
        </w:rPr>
        <w:t>Explorist</w:t>
      </w:r>
      <w:proofErr w:type="spellEnd"/>
      <w:r w:rsidRPr="003041B3">
        <w:rPr>
          <w:rFonts w:ascii="Times New Roman" w:hAnsi="Times New Roman" w:cs="Times New Roman"/>
        </w:rPr>
        <w:t xml:space="preserve">. (2019). </w:t>
      </w:r>
      <w:r w:rsidRPr="003041B3">
        <w:rPr>
          <w:rFonts w:ascii="Times New Roman" w:hAnsi="Times New Roman" w:cs="Times New Roman"/>
          <w:i/>
          <w:iCs/>
        </w:rPr>
        <w:t>Top 10 Skills for Success in Any Career</w:t>
      </w:r>
      <w:r w:rsidRPr="003041B3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Retrieved from: </w:t>
      </w:r>
    </w:p>
    <w:p w14:paraId="13DCF7DB" w14:textId="1A506A3A" w:rsidR="003041B3" w:rsidRPr="003041B3" w:rsidRDefault="003041B3" w:rsidP="003041B3">
      <w:pPr>
        <w:pStyle w:val="Bibliography"/>
        <w:ind w:left="0" w:firstLine="720"/>
        <w:rPr>
          <w:rFonts w:ascii="Times New Roman" w:hAnsi="Times New Roman" w:cs="Times New Roman"/>
        </w:rPr>
      </w:pPr>
      <w:r w:rsidRPr="003041B3">
        <w:t>https://www.youtube.com/watch?v=lgeTUtVjuOM</w:t>
      </w:r>
      <w:r>
        <w:rPr>
          <w:rFonts w:ascii="Times New Roman" w:hAnsi="Times New Roman" w:cs="Times New Roman"/>
        </w:rPr>
        <w:t xml:space="preserve"> </w:t>
      </w:r>
    </w:p>
    <w:p w14:paraId="1F1D53BE" w14:textId="77777777" w:rsidR="003041B3" w:rsidRPr="003041B3" w:rsidRDefault="003041B3" w:rsidP="003041B3">
      <w:pPr>
        <w:pStyle w:val="Bibliography"/>
        <w:rPr>
          <w:rFonts w:ascii="Times New Roman" w:hAnsi="Times New Roman" w:cs="Times New Roman"/>
        </w:rPr>
      </w:pPr>
      <w:proofErr w:type="spellStart"/>
      <w:r w:rsidRPr="003041B3">
        <w:rPr>
          <w:rFonts w:ascii="Times New Roman" w:hAnsi="Times New Roman" w:cs="Times New Roman"/>
        </w:rPr>
        <w:t>Nasheeda</w:t>
      </w:r>
      <w:proofErr w:type="spellEnd"/>
      <w:r w:rsidRPr="003041B3">
        <w:rPr>
          <w:rFonts w:ascii="Times New Roman" w:hAnsi="Times New Roman" w:cs="Times New Roman"/>
        </w:rPr>
        <w:t xml:space="preserve">, A., Abdullah, H. B., Krauss, S. E., &amp; Ahmed, N. B. (2019). A narrative systematic review of life skills education: Effectiveness, research gaps and priorities. </w:t>
      </w:r>
      <w:r w:rsidRPr="003041B3">
        <w:rPr>
          <w:rFonts w:ascii="Times New Roman" w:hAnsi="Times New Roman" w:cs="Times New Roman"/>
          <w:i/>
          <w:iCs/>
        </w:rPr>
        <w:t>International Journal of Adolescence and Youth</w:t>
      </w:r>
      <w:r w:rsidRPr="003041B3">
        <w:rPr>
          <w:rFonts w:ascii="Times New Roman" w:hAnsi="Times New Roman" w:cs="Times New Roman"/>
        </w:rPr>
        <w:t xml:space="preserve">, </w:t>
      </w:r>
      <w:r w:rsidRPr="003041B3">
        <w:rPr>
          <w:rFonts w:ascii="Times New Roman" w:hAnsi="Times New Roman" w:cs="Times New Roman"/>
          <w:i/>
          <w:iCs/>
        </w:rPr>
        <w:t>24</w:t>
      </w:r>
      <w:r w:rsidRPr="003041B3">
        <w:rPr>
          <w:rFonts w:ascii="Times New Roman" w:hAnsi="Times New Roman" w:cs="Times New Roman"/>
        </w:rPr>
        <w:t>(3), 362–379.</w:t>
      </w:r>
    </w:p>
    <w:p w14:paraId="432268EE" w14:textId="77777777" w:rsidR="003041B3" w:rsidRPr="003041B3" w:rsidRDefault="003041B3" w:rsidP="003041B3">
      <w:pPr>
        <w:pStyle w:val="Bibliography"/>
        <w:rPr>
          <w:rFonts w:ascii="Times New Roman" w:hAnsi="Times New Roman" w:cs="Times New Roman"/>
        </w:rPr>
      </w:pPr>
      <w:r w:rsidRPr="003041B3">
        <w:rPr>
          <w:rFonts w:ascii="Times New Roman" w:hAnsi="Times New Roman" w:cs="Times New Roman"/>
        </w:rPr>
        <w:t xml:space="preserve">Sing, H. (2015). Strategies for development of life skills and global competencies. </w:t>
      </w:r>
      <w:r w:rsidRPr="003041B3">
        <w:rPr>
          <w:rFonts w:ascii="Times New Roman" w:hAnsi="Times New Roman" w:cs="Times New Roman"/>
          <w:i/>
          <w:iCs/>
        </w:rPr>
        <w:t>International Journal of Scientific Research: ResearchGate</w:t>
      </w:r>
      <w:r w:rsidRPr="003041B3">
        <w:rPr>
          <w:rFonts w:ascii="Times New Roman" w:hAnsi="Times New Roman" w:cs="Times New Roman"/>
        </w:rPr>
        <w:t>.</w:t>
      </w:r>
    </w:p>
    <w:p w14:paraId="1A204230" w14:textId="77777777" w:rsidR="003041B3" w:rsidRPr="003041B3" w:rsidRDefault="003041B3" w:rsidP="003041B3">
      <w:pPr>
        <w:pStyle w:val="Bibliography"/>
        <w:rPr>
          <w:rFonts w:ascii="Times New Roman" w:hAnsi="Times New Roman" w:cs="Times New Roman"/>
        </w:rPr>
      </w:pPr>
      <w:r w:rsidRPr="003041B3">
        <w:rPr>
          <w:rFonts w:ascii="Times New Roman" w:hAnsi="Times New Roman" w:cs="Times New Roman"/>
        </w:rPr>
        <w:t xml:space="preserve">Steptoe, A., &amp; Wardle, J. (2017). Life skills, wealth, health, and wellbeing in later life. </w:t>
      </w:r>
      <w:r w:rsidRPr="003041B3">
        <w:rPr>
          <w:rFonts w:ascii="Times New Roman" w:hAnsi="Times New Roman" w:cs="Times New Roman"/>
          <w:i/>
          <w:iCs/>
        </w:rPr>
        <w:t>Proceedings of the National Academy of Sciences</w:t>
      </w:r>
      <w:r w:rsidRPr="003041B3">
        <w:rPr>
          <w:rFonts w:ascii="Times New Roman" w:hAnsi="Times New Roman" w:cs="Times New Roman"/>
        </w:rPr>
        <w:t xml:space="preserve">, </w:t>
      </w:r>
      <w:r w:rsidRPr="003041B3">
        <w:rPr>
          <w:rFonts w:ascii="Times New Roman" w:hAnsi="Times New Roman" w:cs="Times New Roman"/>
          <w:i/>
          <w:iCs/>
        </w:rPr>
        <w:t>114</w:t>
      </w:r>
      <w:r w:rsidRPr="003041B3">
        <w:rPr>
          <w:rFonts w:ascii="Times New Roman" w:hAnsi="Times New Roman" w:cs="Times New Roman"/>
        </w:rPr>
        <w:t>(17), 4354–4359.</w:t>
      </w:r>
    </w:p>
    <w:p w14:paraId="41D3AC25" w14:textId="56A395BB" w:rsidR="003041B3" w:rsidRPr="00682E64" w:rsidRDefault="003041B3" w:rsidP="003041B3">
      <w:pPr>
        <w:pStyle w:val="Title2"/>
        <w:jc w:val="left"/>
      </w:pPr>
      <w:r>
        <w:fldChar w:fldCharType="end"/>
      </w:r>
    </w:p>
    <w:p w14:paraId="76BB1FAA" w14:textId="77777777" w:rsidR="00695BE3" w:rsidRDefault="00695BE3" w:rsidP="00695BE3">
      <w:pPr>
        <w:pStyle w:val="Title2"/>
        <w:jc w:val="left"/>
      </w:pPr>
    </w:p>
    <w:sectPr w:rsidR="00695BE3">
      <w:headerReference w:type="default" r:id="rId8"/>
      <w:headerReference w:type="first" r:id="rId9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5DED463" w14:textId="77777777" w:rsidR="00CB3019" w:rsidRDefault="00CB3019">
      <w:pPr>
        <w:spacing w:line="240" w:lineRule="auto"/>
      </w:pPr>
      <w:r>
        <w:separator/>
      </w:r>
    </w:p>
    <w:p w14:paraId="1086A45F" w14:textId="77777777" w:rsidR="00CB3019" w:rsidRDefault="00CB3019"/>
  </w:endnote>
  <w:endnote w:type="continuationSeparator" w:id="0">
    <w:p w14:paraId="325F9A24" w14:textId="77777777" w:rsidR="00CB3019" w:rsidRDefault="00CB3019">
      <w:pPr>
        <w:spacing w:line="240" w:lineRule="auto"/>
      </w:pPr>
      <w:r>
        <w:continuationSeparator/>
      </w:r>
    </w:p>
    <w:p w14:paraId="18A924DB" w14:textId="77777777" w:rsidR="00CB3019" w:rsidRDefault="00CB3019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BD39B61" w14:textId="77777777" w:rsidR="00CB3019" w:rsidRDefault="00CB3019">
      <w:pPr>
        <w:spacing w:line="240" w:lineRule="auto"/>
      </w:pPr>
      <w:r>
        <w:separator/>
      </w:r>
    </w:p>
    <w:p w14:paraId="5FFCC854" w14:textId="77777777" w:rsidR="00CB3019" w:rsidRDefault="00CB3019"/>
  </w:footnote>
  <w:footnote w:type="continuationSeparator" w:id="0">
    <w:p w14:paraId="7351FC1A" w14:textId="77777777" w:rsidR="00CB3019" w:rsidRDefault="00CB3019">
      <w:pPr>
        <w:spacing w:line="240" w:lineRule="auto"/>
      </w:pPr>
      <w:r>
        <w:continuationSeparator/>
      </w:r>
    </w:p>
    <w:p w14:paraId="2B41625D" w14:textId="77777777" w:rsidR="00CB3019" w:rsidRDefault="00CB3019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F5A820" w14:textId="653AAA34" w:rsidR="00E81978" w:rsidRDefault="00E767B2">
    <w:pPr>
      <w:pStyle w:val="Header"/>
    </w:pPr>
    <w:r>
      <w:t>ENGLISH</w:t>
    </w:r>
    <w:r>
      <w:rPr>
        <w:rStyle w:val="Strong"/>
      </w:rPr>
      <w:t xml:space="preserve"> </w:t>
    </w:r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695BE3">
      <w:rPr>
        <w:rStyle w:val="Strong"/>
        <w:noProof/>
      </w:rPr>
      <w:t>2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E986F4B" w14:textId="666BD1B5" w:rsidR="00E81978" w:rsidRDefault="005D3A03">
    <w:pPr>
      <w:pStyle w:val="Header"/>
      <w:rPr>
        <w:rStyle w:val="Strong"/>
      </w:rPr>
    </w:pPr>
    <w:r>
      <w:t xml:space="preserve">Running head: </w:t>
    </w:r>
    <w:r w:rsidR="00DC6C05">
      <w:t>ENGLISH</w:t>
    </w:r>
    <w:r>
      <w:rPr>
        <w:rStyle w:val="Strong"/>
      </w:rP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695BE3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removeDateAndTime/>
  <w:proofState w:spelling="clean" w:grammar="clean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LQwM7YwNzMwsDS3MDNV0lEKTi0uzszPAykwrgUAaLy6XiwAAAA="/>
  </w:docVars>
  <w:rsids>
    <w:rsidRoot w:val="005C39B5"/>
    <w:rsid w:val="000537DD"/>
    <w:rsid w:val="00053FF2"/>
    <w:rsid w:val="000852C0"/>
    <w:rsid w:val="00091884"/>
    <w:rsid w:val="000A40AE"/>
    <w:rsid w:val="000B50A6"/>
    <w:rsid w:val="000C69F7"/>
    <w:rsid w:val="000D3F41"/>
    <w:rsid w:val="001226BF"/>
    <w:rsid w:val="00180326"/>
    <w:rsid w:val="00180BF0"/>
    <w:rsid w:val="001959D4"/>
    <w:rsid w:val="001B3B0B"/>
    <w:rsid w:val="001E0C13"/>
    <w:rsid w:val="00214A23"/>
    <w:rsid w:val="0028166A"/>
    <w:rsid w:val="002F0B83"/>
    <w:rsid w:val="003041B3"/>
    <w:rsid w:val="00334B5B"/>
    <w:rsid w:val="00334E34"/>
    <w:rsid w:val="00355DCA"/>
    <w:rsid w:val="003A584D"/>
    <w:rsid w:val="003A760C"/>
    <w:rsid w:val="003E1583"/>
    <w:rsid w:val="00437641"/>
    <w:rsid w:val="00461754"/>
    <w:rsid w:val="00462B4F"/>
    <w:rsid w:val="004724D7"/>
    <w:rsid w:val="004D3220"/>
    <w:rsid w:val="004D4E29"/>
    <w:rsid w:val="00551A02"/>
    <w:rsid w:val="005534FA"/>
    <w:rsid w:val="005820DC"/>
    <w:rsid w:val="00595D9D"/>
    <w:rsid w:val="005B3A43"/>
    <w:rsid w:val="005C2288"/>
    <w:rsid w:val="005C39B5"/>
    <w:rsid w:val="005C4807"/>
    <w:rsid w:val="005D3A03"/>
    <w:rsid w:val="0062738A"/>
    <w:rsid w:val="00675CC9"/>
    <w:rsid w:val="00682E64"/>
    <w:rsid w:val="00695BE3"/>
    <w:rsid w:val="006A1E6A"/>
    <w:rsid w:val="006B7375"/>
    <w:rsid w:val="007551EE"/>
    <w:rsid w:val="008002C0"/>
    <w:rsid w:val="00807768"/>
    <w:rsid w:val="008B6C11"/>
    <w:rsid w:val="008C3FA5"/>
    <w:rsid w:val="008C5323"/>
    <w:rsid w:val="008D477A"/>
    <w:rsid w:val="0092064C"/>
    <w:rsid w:val="009228BD"/>
    <w:rsid w:val="00936C19"/>
    <w:rsid w:val="009536A1"/>
    <w:rsid w:val="009A6A3B"/>
    <w:rsid w:val="009C1353"/>
    <w:rsid w:val="009F6E5D"/>
    <w:rsid w:val="00A20EE3"/>
    <w:rsid w:val="00A266EE"/>
    <w:rsid w:val="00A345C6"/>
    <w:rsid w:val="00A41A42"/>
    <w:rsid w:val="00A67995"/>
    <w:rsid w:val="00A95875"/>
    <w:rsid w:val="00AD1EC3"/>
    <w:rsid w:val="00B20603"/>
    <w:rsid w:val="00B61B8D"/>
    <w:rsid w:val="00B823AA"/>
    <w:rsid w:val="00B86F31"/>
    <w:rsid w:val="00B91200"/>
    <w:rsid w:val="00BA45DB"/>
    <w:rsid w:val="00BB1A5E"/>
    <w:rsid w:val="00BB7162"/>
    <w:rsid w:val="00BC2209"/>
    <w:rsid w:val="00BF2EFB"/>
    <w:rsid w:val="00BF4184"/>
    <w:rsid w:val="00C0276C"/>
    <w:rsid w:val="00C0601E"/>
    <w:rsid w:val="00C06956"/>
    <w:rsid w:val="00C31D30"/>
    <w:rsid w:val="00CA0216"/>
    <w:rsid w:val="00CB1598"/>
    <w:rsid w:val="00CB3019"/>
    <w:rsid w:val="00CD6E39"/>
    <w:rsid w:val="00CE26F7"/>
    <w:rsid w:val="00CF6E91"/>
    <w:rsid w:val="00D25AA8"/>
    <w:rsid w:val="00D85B68"/>
    <w:rsid w:val="00D874C2"/>
    <w:rsid w:val="00DC456E"/>
    <w:rsid w:val="00DC6C05"/>
    <w:rsid w:val="00DD053C"/>
    <w:rsid w:val="00E10DBA"/>
    <w:rsid w:val="00E20D7E"/>
    <w:rsid w:val="00E53777"/>
    <w:rsid w:val="00E6004D"/>
    <w:rsid w:val="00E725FB"/>
    <w:rsid w:val="00E76330"/>
    <w:rsid w:val="00E767B2"/>
    <w:rsid w:val="00E81978"/>
    <w:rsid w:val="00E920A2"/>
    <w:rsid w:val="00EA1779"/>
    <w:rsid w:val="00EE5314"/>
    <w:rsid w:val="00F10285"/>
    <w:rsid w:val="00F1771D"/>
    <w:rsid w:val="00F379B7"/>
    <w:rsid w:val="00F525FA"/>
    <w:rsid w:val="00F63E2B"/>
    <w:rsid w:val="00F869C1"/>
    <w:rsid w:val="00FA7666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C0BD64E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character" w:styleId="Hyperlink">
    <w:name w:val="Hyperlink"/>
    <w:basedOn w:val="DefaultParagraphFont"/>
    <w:uiPriority w:val="99"/>
    <w:semiHidden/>
    <w:unhideWhenUsed/>
    <w:rsid w:val="003041B3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hyperlink" Target="https://www.youtube.com/watch?v=2wPeC4CLkLU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1315</Words>
  <Characters>7498</Characters>
  <Application>Microsoft Office Word</Application>
  <DocSecurity>0</DocSecurity>
  <Lines>62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7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9-05-06T07:52:00Z</dcterms:created>
  <dcterms:modified xsi:type="dcterms:W3CDTF">2020-01-21T06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1"&gt;&lt;session id="kG3a2ZTv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